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007776" w14:textId="5B5C6CEE" w:rsidR="00B950D0" w:rsidRPr="00B950D0" w:rsidRDefault="00B950D0" w:rsidP="00B950D0">
      <w:pPr>
        <w:spacing w:before="120" w:line="360" w:lineRule="auto"/>
        <w:rPr>
          <w:rFonts w:ascii="Arial" w:eastAsia="Calibri" w:hAnsi="Arial" w:cs="Arial"/>
          <w:b/>
          <w:bCs/>
          <w:kern w:val="0"/>
          <w:sz w:val="22"/>
          <w:szCs w:val="22"/>
          <w14:ligatures w14:val="none"/>
        </w:rPr>
      </w:pPr>
      <w:r w:rsidRPr="00B950D0">
        <w:rPr>
          <w:rFonts w:ascii="Arial" w:eastAsia="Calibri" w:hAnsi="Arial" w:cs="Arial"/>
          <w:b/>
          <w:bCs/>
          <w:kern w:val="0"/>
          <w:sz w:val="22"/>
          <w:szCs w:val="22"/>
          <w14:ligatures w14:val="none"/>
        </w:rPr>
        <w:t>S</w:t>
      </w:r>
      <w:r w:rsidR="003B052C">
        <w:rPr>
          <w:rFonts w:ascii="Arial" w:eastAsia="Calibri" w:hAnsi="Arial" w:cs="Arial"/>
          <w:b/>
          <w:bCs/>
          <w:kern w:val="0"/>
          <w:sz w:val="22"/>
          <w:szCs w:val="22"/>
          <w14:ligatures w14:val="none"/>
        </w:rPr>
        <w:t xml:space="preserve">6 </w:t>
      </w:r>
      <w:r w:rsidRPr="00B950D0">
        <w:rPr>
          <w:rFonts w:ascii="Arial" w:eastAsia="Calibri" w:hAnsi="Arial" w:cs="Arial"/>
          <w:b/>
          <w:bCs/>
          <w:kern w:val="0"/>
          <w:sz w:val="22"/>
          <w:szCs w:val="22"/>
          <w14:ligatures w14:val="none"/>
        </w:rPr>
        <w:t>Table.</w:t>
      </w:r>
      <w:r w:rsidRPr="00B950D0">
        <w:rPr>
          <w:rFonts w:ascii="Arial" w:eastAsia="Calibri" w:hAnsi="Arial" w:cs="Arial"/>
          <w:kern w:val="0"/>
          <w:sz w:val="22"/>
          <w:szCs w:val="22"/>
          <w14:ligatures w14:val="none"/>
        </w:rPr>
        <w:t xml:space="preserve"> Plasmids used in this study. 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2127"/>
        <w:gridCol w:w="3402"/>
        <w:gridCol w:w="1417"/>
        <w:gridCol w:w="1841"/>
      </w:tblGrid>
      <w:tr w:rsidR="00B950D0" w:rsidRPr="00B950D0" w14:paraId="30AB5E54" w14:textId="77777777" w:rsidTr="000947DF">
        <w:trPr>
          <w:trHeight w:val="315"/>
        </w:trPr>
        <w:tc>
          <w:tcPr>
            <w:tcW w:w="212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F3BF6F" w14:textId="77777777" w:rsidR="00B950D0" w:rsidRPr="00B950D0" w:rsidRDefault="00B950D0" w:rsidP="00B950D0">
            <w:pPr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Plasmid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3A03EFCC" w14:textId="77777777" w:rsidR="00B950D0" w:rsidRPr="00B950D0" w:rsidRDefault="00B950D0" w:rsidP="00B950D0">
            <w:pPr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Descrip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13434B" w14:textId="77777777" w:rsidR="00B950D0" w:rsidRPr="00B950D0" w:rsidRDefault="00B950D0" w:rsidP="00B950D0">
            <w:pPr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Antibiotic Resistance</w:t>
            </w:r>
          </w:p>
        </w:tc>
        <w:tc>
          <w:tcPr>
            <w:tcW w:w="1841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097A73" w14:textId="77777777" w:rsidR="00B950D0" w:rsidRPr="00B950D0" w:rsidRDefault="00B950D0" w:rsidP="00B950D0">
            <w:pPr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b/>
                <w:bCs/>
                <w:kern w:val="0"/>
                <w:sz w:val="22"/>
                <w:szCs w:val="22"/>
                <w:lang w:eastAsia="en-GB"/>
                <w14:ligatures w14:val="none"/>
              </w:rPr>
              <w:t>Reference</w:t>
            </w:r>
          </w:p>
        </w:tc>
      </w:tr>
      <w:tr w:rsidR="00B950D0" w:rsidRPr="00B950D0" w14:paraId="45FE81E1" w14:textId="77777777" w:rsidTr="000947DF">
        <w:trPr>
          <w:trHeight w:val="51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E7A1B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TS1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AF437D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Suicide plasmid, pME3087 derivative,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 xml:space="preserve"> </w:t>
            </w:r>
            <w:proofErr w:type="spellStart"/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sacB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CD88A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et</w:t>
            </w:r>
          </w:p>
        </w:tc>
        <w:tc>
          <w:tcPr>
            <w:tcW w:w="1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C26F0" w14:textId="66B45DE6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&lt;EndNote&gt;&lt;Cite&gt;&lt;Author&gt;Scott&lt;/Author&gt;&lt;Year&gt;2017&lt;/Year&gt;&lt;RecNum&gt;152&lt;/RecNum&gt;&lt;DisplayText&gt;[1]&lt;/DisplayText&gt;&lt;record&gt;&lt;rec-number&gt;152&lt;/rec-number&gt;&lt;foreign-keys&gt;&lt;key app="EN" db-id="zp09vpa9ufr5aves9aex9vxf05wdr5ressde" timestamp="1637711894" guid="34bc3228-ab34-452f-9645-90e29f28ffe9"&gt;152&lt;/key&gt;&lt;/foreign-keys&gt;&lt;ref-type name="Journal Article"&gt;17&lt;/ref-type&gt;&lt;contributors&gt;&lt;authors&gt;&lt;author&gt;Scott, Thomas A&lt;/author&gt;&lt;author&gt;Heine, Daniel&lt;/author&gt;&lt;author&gt;Qin, Zhiwei&lt;/author&gt;&lt;author&gt;Wilkinson, Barrie&lt;/author&gt;&lt;/authors&gt;&lt;/contributors&gt;&lt;titles&gt;&lt;title&gt;An L-threonine transaldolase is required for L-threo-β-hydroxy-α-amino acid assembly during obafluorin biosynthesis&lt;/title&gt;&lt;secondary-title&gt;Nature communications&lt;/secondary-title&gt;&lt;/titles&gt;&lt;periodical&gt;&lt;full-title&gt;Nature communications&lt;/full-title&gt;&lt;/periodical&gt;&lt;pages&gt;1-11&lt;/pages&gt;&lt;volume&gt;8&lt;/volume&gt;&lt;number&gt;1&lt;/number&gt;&lt;dates&gt;&lt;year&gt;2017&lt;/year&gt;&lt;/dates&gt;&lt;isbn&gt;2041-1723&lt;/isbn&gt;&lt;urls&gt;&lt;/urls&gt;&lt;/record&gt;&lt;/Cite&gt;&lt;/EndNote&gt;</w:instrText>
            </w: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1]</w:t>
            </w: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B950D0" w:rsidRPr="00B950D0" w14:paraId="013F87C1" w14:textId="77777777" w:rsidTr="000947DF">
        <w:trPr>
          <w:trHeight w:val="51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97386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ME3087_∆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6073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61ACE6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pME3087 containing 500 bp flanking regions of 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607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2EFDD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et</w:t>
            </w:r>
          </w:p>
        </w:tc>
        <w:tc>
          <w:tcPr>
            <w:tcW w:w="1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8B1F3" w14:textId="0676E6E9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>
                <w:fldData xml:space="preserve">PEVuZE5vdGU+PENpdGU+PEF1dGhvcj5DYW1waWxvbmdvPC9BdXRob3I+PFllYXI+MjAxNzwvWWVh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begin">
                <w:fldData xml:space="preserve">PEVuZE5vdGU+PENpdGU+PEF1dGhvcj5DYW1waWxvbmdvPC9BdXRob3I+PFllYXI+MjAxNzwvWWVh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kern w:val="0"/>
                <w:sz w:val="22"/>
                <w:szCs w:val="22"/>
                <w:lang w:eastAsia="en-GB"/>
                <w14:ligatures w14:val="none"/>
              </w:rPr>
              <w:t>[2]</w:t>
            </w: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fldChar w:fldCharType="end"/>
            </w:r>
          </w:p>
        </w:tc>
      </w:tr>
      <w:tr w:rsidR="00B950D0" w:rsidRPr="00B950D0" w14:paraId="70985DA2" w14:textId="77777777" w:rsidTr="000947DF">
        <w:trPr>
          <w:trHeight w:val="51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7ADBC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TS1_∆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0315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E0EF19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pTS1 based synthetic construct for deletion of 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031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16360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et</w:t>
            </w:r>
          </w:p>
        </w:tc>
        <w:tc>
          <w:tcPr>
            <w:tcW w:w="1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E5D27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Calibri" w:hAnsi="Arial" w:cs="Arial"/>
                <w:kern w:val="0"/>
                <w:sz w:val="22"/>
                <w:szCs w:val="22"/>
                <w14:ligatures w14:val="none"/>
              </w:rPr>
              <w:t>This work</w:t>
            </w:r>
          </w:p>
        </w:tc>
      </w:tr>
      <w:tr w:rsidR="00B950D0" w:rsidRPr="00B950D0" w14:paraId="518919C2" w14:textId="77777777" w:rsidTr="000947DF">
        <w:trPr>
          <w:trHeight w:val="51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D0019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TS1_∆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3295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981D8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pTS1 based synthetic construct for deletion of 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329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70F3E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et</w:t>
            </w:r>
          </w:p>
        </w:tc>
        <w:tc>
          <w:tcPr>
            <w:tcW w:w="1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073D9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Calibri" w:hAnsi="Arial" w:cs="Arial"/>
                <w:kern w:val="0"/>
                <w:sz w:val="22"/>
                <w:szCs w:val="22"/>
                <w14:ligatures w14:val="none"/>
              </w:rPr>
              <w:t>This work</w:t>
            </w:r>
          </w:p>
        </w:tc>
      </w:tr>
      <w:tr w:rsidR="00B950D0" w:rsidRPr="00B950D0" w14:paraId="6062971D" w14:textId="77777777" w:rsidTr="000947DF">
        <w:trPr>
          <w:trHeight w:val="51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DFDB9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TS1_∆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5080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EB584F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pTS1 based synthetic construct for deletion of 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508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787B9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et</w:t>
            </w:r>
          </w:p>
        </w:tc>
        <w:tc>
          <w:tcPr>
            <w:tcW w:w="1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E8072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Calibri" w:hAnsi="Arial" w:cs="Arial"/>
                <w:kern w:val="0"/>
                <w:sz w:val="22"/>
                <w:szCs w:val="22"/>
                <w14:ligatures w14:val="none"/>
              </w:rPr>
              <w:t>This work</w:t>
            </w:r>
          </w:p>
        </w:tc>
      </w:tr>
      <w:tr w:rsidR="00B950D0" w:rsidRPr="00B950D0" w14:paraId="7C8291C6" w14:textId="77777777" w:rsidTr="000947DF">
        <w:trPr>
          <w:trHeight w:val="51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C1D8F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TS1_∆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6072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16D19D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pTS1 based synthetic construct for deletion of 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607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445A2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et</w:t>
            </w:r>
          </w:p>
        </w:tc>
        <w:tc>
          <w:tcPr>
            <w:tcW w:w="1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02A46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Calibri" w:hAnsi="Arial" w:cs="Arial"/>
                <w:kern w:val="0"/>
                <w:sz w:val="22"/>
                <w:szCs w:val="22"/>
                <w14:ligatures w14:val="none"/>
              </w:rPr>
              <w:t>This work</w:t>
            </w:r>
          </w:p>
        </w:tc>
      </w:tr>
      <w:tr w:rsidR="00B950D0" w:rsidRPr="00B950D0" w14:paraId="7B5F03A4" w14:textId="77777777" w:rsidTr="000947DF">
        <w:trPr>
          <w:trHeight w:val="51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F4AAC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TS1_∆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3500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807823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pTS1 based synthetic construct for deletion of 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350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D8D6A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et</w:t>
            </w:r>
          </w:p>
        </w:tc>
        <w:tc>
          <w:tcPr>
            <w:tcW w:w="1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6E5E9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Calibri" w:hAnsi="Arial" w:cs="Arial"/>
                <w:kern w:val="0"/>
                <w:sz w:val="22"/>
                <w:szCs w:val="22"/>
                <w14:ligatures w14:val="none"/>
              </w:rPr>
              <w:t>This work</w:t>
            </w:r>
          </w:p>
        </w:tc>
      </w:tr>
      <w:tr w:rsidR="00B950D0" w:rsidRPr="00B950D0" w14:paraId="1D9FFE53" w14:textId="77777777" w:rsidTr="000947DF">
        <w:trPr>
          <w:trHeight w:val="510"/>
        </w:trPr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BAF48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TS1_∆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1533</w:t>
            </w:r>
          </w:p>
        </w:tc>
        <w:tc>
          <w:tcPr>
            <w:tcW w:w="340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C2004A5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pTS1 based synthetic construct for deletion of 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1533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EFD38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et</w:t>
            </w:r>
          </w:p>
        </w:tc>
        <w:tc>
          <w:tcPr>
            <w:tcW w:w="18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5078F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Calibri" w:hAnsi="Arial" w:cs="Arial"/>
                <w:kern w:val="0"/>
                <w:sz w:val="22"/>
                <w:szCs w:val="22"/>
                <w14:ligatures w14:val="none"/>
              </w:rPr>
              <w:t>This work</w:t>
            </w:r>
          </w:p>
        </w:tc>
      </w:tr>
      <w:tr w:rsidR="00B950D0" w:rsidRPr="00B950D0" w14:paraId="08804AA9" w14:textId="77777777" w:rsidTr="000947DF">
        <w:trPr>
          <w:trHeight w:val="510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EC75EB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pTS1_∆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2414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7481F4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 xml:space="preserve">pTS1 based synthetic construct for deletion of </w:t>
            </w:r>
            <w:r w:rsidRPr="00B950D0">
              <w:rPr>
                <w:rFonts w:ascii="Arial" w:eastAsia="Times New Roman" w:hAnsi="Arial" w:cs="Arial"/>
                <w:i/>
                <w:iCs/>
                <w:kern w:val="0"/>
                <w:sz w:val="22"/>
                <w:szCs w:val="22"/>
                <w:lang w:eastAsia="en-GB"/>
                <w14:ligatures w14:val="none"/>
              </w:rPr>
              <w:t>PFLU_241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AA2F5A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  <w:t>Tet</w:t>
            </w:r>
          </w:p>
        </w:tc>
        <w:tc>
          <w:tcPr>
            <w:tcW w:w="1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E774FF" w14:textId="77777777" w:rsidR="00B950D0" w:rsidRPr="00B950D0" w:rsidRDefault="00B950D0" w:rsidP="00B950D0">
            <w:pPr>
              <w:rPr>
                <w:rFonts w:ascii="Arial" w:eastAsia="Times New Roman" w:hAnsi="Arial" w:cs="Arial"/>
                <w:kern w:val="0"/>
                <w:sz w:val="22"/>
                <w:szCs w:val="22"/>
                <w:lang w:eastAsia="en-GB"/>
                <w14:ligatures w14:val="none"/>
              </w:rPr>
            </w:pPr>
            <w:r w:rsidRPr="00B950D0">
              <w:rPr>
                <w:rFonts w:ascii="Arial" w:eastAsia="Calibri" w:hAnsi="Arial" w:cs="Arial"/>
                <w:kern w:val="0"/>
                <w:sz w:val="22"/>
                <w:szCs w:val="22"/>
                <w14:ligatures w14:val="none"/>
              </w:rPr>
              <w:t>This work</w:t>
            </w:r>
          </w:p>
        </w:tc>
      </w:tr>
    </w:tbl>
    <w:p w14:paraId="18520DD0" w14:textId="6DF5B5D9" w:rsidR="00B950D0" w:rsidRPr="00B950D0" w:rsidRDefault="00B950D0" w:rsidP="00B950D0">
      <w:pPr>
        <w:jc w:val="both"/>
        <w:rPr>
          <w:rFonts w:ascii="Arial" w:eastAsia="Calibri" w:hAnsi="Arial" w:cs="Arial"/>
          <w:kern w:val="0"/>
          <w:sz w:val="22"/>
          <w:szCs w:val="22"/>
          <w14:ligatures w14:val="none"/>
        </w:rPr>
      </w:pPr>
    </w:p>
    <w:p w14:paraId="006C40DA" w14:textId="50586DF2" w:rsidR="00B950D0" w:rsidRPr="00B950D0" w:rsidRDefault="00B950D0" w:rsidP="00B950D0">
      <w:pPr>
        <w:jc w:val="both"/>
        <w:rPr>
          <w:rFonts w:ascii="Arial" w:eastAsia="Calibri" w:hAnsi="Arial" w:cs="Arial"/>
          <w:kern w:val="0"/>
          <w:sz w:val="22"/>
          <w:szCs w:val="22"/>
          <w14:ligatures w14:val="none"/>
        </w:rPr>
      </w:pPr>
      <w:r w:rsidRPr="00B950D0">
        <w:rPr>
          <w:rFonts w:ascii="Arial" w:eastAsia="Calibri" w:hAnsi="Arial" w:cs="Arial"/>
          <w:kern w:val="0"/>
          <w:sz w:val="22"/>
          <w:szCs w:val="22"/>
          <w14:ligatures w14:val="none"/>
        </w:rPr>
        <w:t>Reference</w:t>
      </w:r>
    </w:p>
    <w:p w14:paraId="5D70BA0B" w14:textId="77777777" w:rsidR="00B950D0" w:rsidRPr="00B950D0" w:rsidRDefault="00B950D0" w:rsidP="00B950D0">
      <w:pPr>
        <w:jc w:val="both"/>
        <w:rPr>
          <w:rFonts w:ascii="Arial" w:hAnsi="Arial" w:cs="Arial"/>
          <w:sz w:val="22"/>
          <w:szCs w:val="22"/>
        </w:rPr>
      </w:pPr>
    </w:p>
    <w:p w14:paraId="31A96147" w14:textId="77777777" w:rsidR="00B950D0" w:rsidRPr="00B950D0" w:rsidRDefault="00B950D0" w:rsidP="00B950D0">
      <w:pPr>
        <w:pStyle w:val="EndNoteBibliography"/>
        <w:jc w:val="both"/>
        <w:rPr>
          <w:rFonts w:ascii="Arial" w:hAnsi="Arial" w:cs="Arial"/>
          <w:noProof/>
          <w:sz w:val="22"/>
          <w:szCs w:val="22"/>
        </w:rPr>
      </w:pPr>
      <w:r w:rsidRPr="00B950D0">
        <w:rPr>
          <w:rFonts w:ascii="Arial" w:hAnsi="Arial" w:cs="Arial"/>
          <w:sz w:val="22"/>
          <w:szCs w:val="22"/>
        </w:rPr>
        <w:fldChar w:fldCharType="begin"/>
      </w:r>
      <w:r w:rsidRPr="00B950D0">
        <w:rPr>
          <w:rFonts w:ascii="Arial" w:hAnsi="Arial" w:cs="Arial"/>
          <w:sz w:val="22"/>
          <w:szCs w:val="22"/>
        </w:rPr>
        <w:instrText xml:space="preserve"> ADDIN EN.REFLIST </w:instrText>
      </w:r>
      <w:r w:rsidRPr="00B950D0">
        <w:rPr>
          <w:rFonts w:ascii="Arial" w:hAnsi="Arial" w:cs="Arial"/>
          <w:sz w:val="22"/>
          <w:szCs w:val="22"/>
        </w:rPr>
        <w:fldChar w:fldCharType="separate"/>
      </w:r>
      <w:r w:rsidRPr="00B950D0">
        <w:rPr>
          <w:rFonts w:ascii="Arial" w:hAnsi="Arial" w:cs="Arial"/>
          <w:noProof/>
          <w:sz w:val="22"/>
          <w:szCs w:val="22"/>
        </w:rPr>
        <w:t>1.</w:t>
      </w:r>
      <w:r w:rsidRPr="00B950D0">
        <w:rPr>
          <w:rFonts w:ascii="Arial" w:hAnsi="Arial" w:cs="Arial"/>
          <w:noProof/>
          <w:sz w:val="22"/>
          <w:szCs w:val="22"/>
        </w:rPr>
        <w:tab/>
        <w:t>Scott TA, Heine D, Qin Z, Wilkinson B. An L-threonine transaldolase is required for L-threo-β-hydroxy-α-amino acid assembly during obafluorin biosynthesis. Nature communications. 2017;8(1):1-11.</w:t>
      </w:r>
    </w:p>
    <w:p w14:paraId="346249D6" w14:textId="77777777" w:rsidR="00B950D0" w:rsidRPr="00B950D0" w:rsidRDefault="00B950D0" w:rsidP="00B950D0">
      <w:pPr>
        <w:pStyle w:val="EndNoteBibliography"/>
        <w:jc w:val="both"/>
        <w:rPr>
          <w:rFonts w:ascii="Arial" w:hAnsi="Arial" w:cs="Arial"/>
          <w:noProof/>
          <w:sz w:val="22"/>
          <w:szCs w:val="22"/>
        </w:rPr>
      </w:pPr>
      <w:r w:rsidRPr="00B950D0">
        <w:rPr>
          <w:rFonts w:ascii="Arial" w:hAnsi="Arial" w:cs="Arial"/>
          <w:noProof/>
          <w:sz w:val="22"/>
          <w:szCs w:val="22"/>
        </w:rPr>
        <w:t>2.</w:t>
      </w:r>
      <w:r w:rsidRPr="00B950D0">
        <w:rPr>
          <w:rFonts w:ascii="Arial" w:hAnsi="Arial" w:cs="Arial"/>
          <w:noProof/>
          <w:sz w:val="22"/>
          <w:szCs w:val="22"/>
        </w:rPr>
        <w:tab/>
        <w:t>Campilongo R, Fung RKY, Little RH, Grenga L, Trampari E, Pepe S, et al. One ligand, two regulators and three binding sites: How KDPG controls primary carbon metabolism in Pseudomonas. PLoS Genet. 2017;13(6):e1006839. Epub 2017/06/29. doi: 10.1371/journal.pgen.1006839. PubMed PMID: 28658302; PubMed Central PMCID: PMCPMC5489143.</w:t>
      </w:r>
    </w:p>
    <w:p w14:paraId="20AC5B27" w14:textId="632C450F" w:rsidR="00BD3EA0" w:rsidRDefault="00B950D0" w:rsidP="00B950D0">
      <w:pPr>
        <w:jc w:val="both"/>
      </w:pPr>
      <w:r w:rsidRPr="00B950D0">
        <w:rPr>
          <w:rFonts w:ascii="Arial" w:hAnsi="Arial" w:cs="Arial"/>
          <w:sz w:val="22"/>
          <w:szCs w:val="22"/>
        </w:rPr>
        <w:fldChar w:fldCharType="end"/>
      </w:r>
    </w:p>
    <w:sectPr w:rsidR="00BD3EA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oS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09vpa9ufr5aves9aex9vxf05wdr5ressde&quot;&gt;My EndNote Library&lt;record-ids&gt;&lt;item&gt;86&lt;/item&gt;&lt;item&gt;152&lt;/item&gt;&lt;/record-ids&gt;&lt;/item&gt;&lt;/Libraries&gt;"/>
  </w:docVars>
  <w:rsids>
    <w:rsidRoot w:val="00B950D0"/>
    <w:rsid w:val="00010F66"/>
    <w:rsid w:val="0003449A"/>
    <w:rsid w:val="00084274"/>
    <w:rsid w:val="0009213B"/>
    <w:rsid w:val="00096264"/>
    <w:rsid w:val="000B21CE"/>
    <w:rsid w:val="000C200F"/>
    <w:rsid w:val="000D335E"/>
    <w:rsid w:val="000D64CE"/>
    <w:rsid w:val="000F4194"/>
    <w:rsid w:val="0012035D"/>
    <w:rsid w:val="00134843"/>
    <w:rsid w:val="0019390B"/>
    <w:rsid w:val="0019447B"/>
    <w:rsid w:val="001B3409"/>
    <w:rsid w:val="001D0B29"/>
    <w:rsid w:val="001E37D9"/>
    <w:rsid w:val="0020112E"/>
    <w:rsid w:val="00220435"/>
    <w:rsid w:val="00223A6D"/>
    <w:rsid w:val="0023740F"/>
    <w:rsid w:val="00251344"/>
    <w:rsid w:val="002A689D"/>
    <w:rsid w:val="002D42F1"/>
    <w:rsid w:val="002D6C00"/>
    <w:rsid w:val="003228FE"/>
    <w:rsid w:val="003244AF"/>
    <w:rsid w:val="003462AA"/>
    <w:rsid w:val="00364FB7"/>
    <w:rsid w:val="00380B66"/>
    <w:rsid w:val="003A631C"/>
    <w:rsid w:val="003B052C"/>
    <w:rsid w:val="003C16D7"/>
    <w:rsid w:val="003C770E"/>
    <w:rsid w:val="003D7450"/>
    <w:rsid w:val="003F0C2C"/>
    <w:rsid w:val="00401585"/>
    <w:rsid w:val="00406081"/>
    <w:rsid w:val="00413F5C"/>
    <w:rsid w:val="00416BD1"/>
    <w:rsid w:val="00445FF9"/>
    <w:rsid w:val="00461DE7"/>
    <w:rsid w:val="0047200C"/>
    <w:rsid w:val="0049660A"/>
    <w:rsid w:val="004B6053"/>
    <w:rsid w:val="00516215"/>
    <w:rsid w:val="005264C1"/>
    <w:rsid w:val="00565BE5"/>
    <w:rsid w:val="005819DC"/>
    <w:rsid w:val="006004D6"/>
    <w:rsid w:val="006375D2"/>
    <w:rsid w:val="00656668"/>
    <w:rsid w:val="00697153"/>
    <w:rsid w:val="0071099F"/>
    <w:rsid w:val="00752595"/>
    <w:rsid w:val="007545E7"/>
    <w:rsid w:val="00755D09"/>
    <w:rsid w:val="00757923"/>
    <w:rsid w:val="00760AD0"/>
    <w:rsid w:val="00822F5F"/>
    <w:rsid w:val="00830324"/>
    <w:rsid w:val="00857B75"/>
    <w:rsid w:val="0086023F"/>
    <w:rsid w:val="00863691"/>
    <w:rsid w:val="00872AE6"/>
    <w:rsid w:val="008B5642"/>
    <w:rsid w:val="008B7A0D"/>
    <w:rsid w:val="008C4278"/>
    <w:rsid w:val="00905372"/>
    <w:rsid w:val="0091046B"/>
    <w:rsid w:val="00935B40"/>
    <w:rsid w:val="00944902"/>
    <w:rsid w:val="00985094"/>
    <w:rsid w:val="009A78C3"/>
    <w:rsid w:val="009C14FC"/>
    <w:rsid w:val="009D3ECF"/>
    <w:rsid w:val="009F14B0"/>
    <w:rsid w:val="00A03EE6"/>
    <w:rsid w:val="00A23075"/>
    <w:rsid w:val="00A332E9"/>
    <w:rsid w:val="00A4123C"/>
    <w:rsid w:val="00A4134A"/>
    <w:rsid w:val="00A55939"/>
    <w:rsid w:val="00A74674"/>
    <w:rsid w:val="00A75B80"/>
    <w:rsid w:val="00A82191"/>
    <w:rsid w:val="00AA1C51"/>
    <w:rsid w:val="00AB5B9B"/>
    <w:rsid w:val="00AC6ADB"/>
    <w:rsid w:val="00AF66C2"/>
    <w:rsid w:val="00AF7795"/>
    <w:rsid w:val="00B07553"/>
    <w:rsid w:val="00B120A4"/>
    <w:rsid w:val="00B142E5"/>
    <w:rsid w:val="00B604D3"/>
    <w:rsid w:val="00B638DD"/>
    <w:rsid w:val="00B74094"/>
    <w:rsid w:val="00B950D0"/>
    <w:rsid w:val="00BA25EF"/>
    <w:rsid w:val="00BB4E82"/>
    <w:rsid w:val="00BD3EA0"/>
    <w:rsid w:val="00C3152E"/>
    <w:rsid w:val="00C929A0"/>
    <w:rsid w:val="00C93950"/>
    <w:rsid w:val="00CC1EA6"/>
    <w:rsid w:val="00CD041B"/>
    <w:rsid w:val="00CD0F64"/>
    <w:rsid w:val="00D00E9A"/>
    <w:rsid w:val="00D02E61"/>
    <w:rsid w:val="00D13603"/>
    <w:rsid w:val="00D2488F"/>
    <w:rsid w:val="00D47FF2"/>
    <w:rsid w:val="00D546EA"/>
    <w:rsid w:val="00D972C8"/>
    <w:rsid w:val="00DB4C05"/>
    <w:rsid w:val="00DC6435"/>
    <w:rsid w:val="00E15BA7"/>
    <w:rsid w:val="00E57F72"/>
    <w:rsid w:val="00E63908"/>
    <w:rsid w:val="00EA2BFA"/>
    <w:rsid w:val="00EA4DFD"/>
    <w:rsid w:val="00EA6998"/>
    <w:rsid w:val="00ED0AC0"/>
    <w:rsid w:val="00ED7226"/>
    <w:rsid w:val="00EF3755"/>
    <w:rsid w:val="00EF4E32"/>
    <w:rsid w:val="00F01E89"/>
    <w:rsid w:val="00F03D82"/>
    <w:rsid w:val="00F2490D"/>
    <w:rsid w:val="00F26E25"/>
    <w:rsid w:val="00F26E30"/>
    <w:rsid w:val="00F3722D"/>
    <w:rsid w:val="00F41E6F"/>
    <w:rsid w:val="00F42A33"/>
    <w:rsid w:val="00F768F5"/>
    <w:rsid w:val="00F84292"/>
    <w:rsid w:val="00F933C7"/>
    <w:rsid w:val="00FA4A3B"/>
    <w:rsid w:val="00FB436D"/>
    <w:rsid w:val="00FC2563"/>
    <w:rsid w:val="00FE0610"/>
    <w:rsid w:val="00FF54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300AFD6"/>
  <w15:chartTrackingRefBased/>
  <w15:docId w15:val="{9AE6393D-C4E2-7944-892F-55C4C5746A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950D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950D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950D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950D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950D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950D0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950D0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950D0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950D0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50D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950D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950D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950D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950D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950D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950D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950D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950D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950D0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950D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950D0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950D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950D0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950D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950D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950D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950D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950D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950D0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B950D0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50D0"/>
    <w:rPr>
      <w:rFonts w:ascii="Aptos" w:hAnsi="Aptos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950D0"/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950D0"/>
    <w:rPr>
      <w:rFonts w:ascii="Aptos" w:hAnsi="Aptos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58</Words>
  <Characters>2047</Characters>
  <Application>Microsoft Office Word</Application>
  <DocSecurity>0</DocSecurity>
  <Lines>17</Lines>
  <Paragraphs>4</Paragraphs>
  <ScaleCrop>false</ScaleCrop>
  <Company/>
  <LinksUpToDate>false</LinksUpToDate>
  <CharactersWithSpaces>24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a Pacheco-Moreno (JIC)</dc:creator>
  <cp:keywords/>
  <dc:description/>
  <cp:lastModifiedBy>Alba Pacheco-Moreno (JIC)</cp:lastModifiedBy>
  <cp:revision>2</cp:revision>
  <dcterms:created xsi:type="dcterms:W3CDTF">2024-03-26T12:30:00Z</dcterms:created>
  <dcterms:modified xsi:type="dcterms:W3CDTF">2024-03-26T16:09:00Z</dcterms:modified>
</cp:coreProperties>
</file>